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7EF31D" w14:textId="77777777" w:rsidR="00E35270" w:rsidRPr="00E35270" w:rsidRDefault="00E35270" w:rsidP="00E35270">
      <w:pPr>
        <w:spacing w:after="0" w:line="480" w:lineRule="auto"/>
        <w:textAlignment w:val="baseline"/>
        <w:rPr>
          <w:rFonts w:ascii="Arial" w:eastAsia="Times New Roman" w:hAnsi="Arial" w:cs="Arial"/>
          <w:b/>
          <w:bCs/>
          <w:sz w:val="21"/>
          <w:szCs w:val="21"/>
          <w:lang w:val="en-US" w:eastAsia="it-IT"/>
        </w:rPr>
      </w:pPr>
      <w:r w:rsidRPr="00E35270">
        <w:rPr>
          <w:rFonts w:ascii="Arial" w:eastAsia="Times New Roman" w:hAnsi="Arial" w:cs="Arial"/>
          <w:b/>
          <w:bCs/>
          <w:sz w:val="21"/>
          <w:szCs w:val="21"/>
          <w:lang w:val="en-US" w:eastAsia="it-IT"/>
        </w:rPr>
        <w:t xml:space="preserve">Table Vs – Survival outcomes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36"/>
        <w:gridCol w:w="767"/>
        <w:gridCol w:w="2048"/>
        <w:gridCol w:w="1726"/>
        <w:gridCol w:w="2744"/>
      </w:tblGrid>
      <w:tr w:rsidR="00E35270" w:rsidRPr="00E35270" w14:paraId="3CA042E2" w14:textId="77777777" w:rsidTr="00403DD3">
        <w:trPr>
          <w:trHeight w:val="300"/>
        </w:trPr>
        <w:tc>
          <w:tcPr>
            <w:tcW w:w="2712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141590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u w:val="single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u w:val="single"/>
                <w:lang w:val="it-IT" w:eastAsia="it-IT"/>
              </w:rPr>
              <w:t>SURVIVAL OUTCOMES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0616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u w:val="single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6087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42D7019F" w14:textId="77777777" w:rsidTr="00403DD3">
        <w:trPr>
          <w:trHeight w:val="300"/>
        </w:trPr>
        <w:tc>
          <w:tcPr>
            <w:tcW w:w="2712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center"/>
            <w:hideMark/>
          </w:tcPr>
          <w:p w14:paraId="6B32ADA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trong Outcomes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D639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29C6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6D6AE776" w14:textId="77777777" w:rsidTr="00403DD3">
        <w:trPr>
          <w:trHeight w:val="300"/>
        </w:trPr>
        <w:tc>
          <w:tcPr>
            <w:tcW w:w="2712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4D66014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30-day mortality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D17A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1475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6984BE49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E9AA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C0754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EFE0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%)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3397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0608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5BF9317F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4F82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0866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1B50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5,70%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B891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626B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0381BDD9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CB35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nhardt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2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836F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27ED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,09%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8393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9028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63BBA979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CDD0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88CB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C332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%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27E9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F152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2B963FFA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1702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8894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6F4A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5%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3B92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2F6E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0D1EB310" w14:textId="77777777" w:rsidTr="00403DD3">
        <w:trPr>
          <w:trHeight w:val="300"/>
        </w:trPr>
        <w:tc>
          <w:tcPr>
            <w:tcW w:w="363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noWrap/>
            <w:vAlign w:val="center"/>
            <w:hideMark/>
          </w:tcPr>
          <w:p w14:paraId="3E2127A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Survival to discharge or 30-day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BC0C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</w:tr>
      <w:tr w:rsidR="00E35270" w:rsidRPr="00E35270" w14:paraId="3A808A43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8257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51DFA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D138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pts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22AE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4E77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5768F3D1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4F17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Lima [2]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1881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E335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7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3924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8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F7E3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463939AE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E86D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Hall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8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8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7F83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8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A379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44F9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9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E074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54CA5574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6A5B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Davi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3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0780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9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AA6B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7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AE7C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9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B0F6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72F586FA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D331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oll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4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94B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EA2C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//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7303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5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08C5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6AFC0D10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811B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Chung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B8A4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534A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4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23A4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4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3359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2623607B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E20E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Chung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08AE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D324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9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ECBB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9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B50B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27295B7B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921C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ansal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1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1B9F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911E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183F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7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096E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7316E192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74F6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ansal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1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F0F5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B870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5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88B0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3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BA50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663F748F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88AA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Schibilsky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0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D441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A5BD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</w:t>
            </w:r>
          </w:p>
        </w:tc>
        <w:tc>
          <w:tcPr>
            <w:tcW w:w="91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1D1A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0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57E6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37A8396D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779E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B5DB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119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813E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10CA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4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FBDF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1CDB7D32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FCC0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nhardt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2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2588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AC07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5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60FB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8,2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49BD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334D1A2F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EA4D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M8L1llYXI+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M8L1llYXI+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6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645A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6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B4CC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CFC6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9,5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AF4C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0EC90C5C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2572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05C04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ECA4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pts. (%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2AEC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 pts. (%)</w:t>
            </w:r>
          </w:p>
        </w:tc>
        <w:tc>
          <w:tcPr>
            <w:tcW w:w="136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7EFD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 Upgraded to 5.0 (%)</w:t>
            </w:r>
          </w:p>
        </w:tc>
      </w:tr>
      <w:tr w:rsidR="00E35270" w:rsidRPr="00E35270" w14:paraId="05D2D520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BE58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1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28B5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98EF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/9 (33%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F1A5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/25 (24%)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319D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8%</w:t>
            </w:r>
          </w:p>
        </w:tc>
      </w:tr>
      <w:tr w:rsidR="00E35270" w:rsidRPr="00E35270" w14:paraId="178BC954" w14:textId="77777777" w:rsidTr="00403DD3">
        <w:trPr>
          <w:trHeight w:val="300"/>
        </w:trPr>
        <w:tc>
          <w:tcPr>
            <w:tcW w:w="2712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446F0D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n-hospital mortality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11A4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9F0E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14DE4F64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7553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lastRenderedPageBreak/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4CCD3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96D3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%)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0376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9D1B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04585566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86BD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sposito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Esposito&lt;/Author&gt;&lt;Year&gt;2018&lt;/Year&gt;&lt;RecNum&gt;982&lt;/RecNum&gt;&lt;DisplayText&gt;[17]&lt;/DisplayText&gt;&lt;record&gt;&lt;rec-number&gt;982&lt;/rec-number&gt;&lt;foreign-keys&gt;&lt;key app="EN" db-id="tttxrwwz9rxzejed00pxrzskdw5stre0v92s"&gt;982&lt;/key&gt;&lt;/foreign-keys&gt;&lt;ref-type name="Journal Article"&gt;17&lt;/ref-type&gt;&lt;contributors&gt;&lt;authors&gt;&lt;author&gt;Esposito, M. L.&lt;/author&gt;&lt;author&gt;Jablonski, J.&lt;/author&gt;&lt;author&gt;Kras, A.&lt;/author&gt;&lt;author&gt;Krasney, S.&lt;/author&gt;&lt;author&gt;Kapur, N. K.&lt;/author&gt;&lt;/authors&gt;&lt;/contributors&gt;&lt;titles&gt;&lt;title&gt;Maximum level of mobility with axillary deployment of the Impella 5.0 is associated with improved survival&lt;/title&gt;&lt;secondary-title&gt;Int J Artif Organs&lt;/secondary-title&gt;&lt;/titles&gt;&lt;pages&gt;236-239&lt;/pages&gt;&lt;volume&gt;41&lt;/volume&gt;&lt;number&gt;4&lt;/number&gt;&lt;keywords&gt;&lt;keyword&gt;Female&lt;/keyword&gt;&lt;keyword&gt;Humans&lt;/keyword&gt;&lt;keyword&gt;Middle Aged&lt;/keyword&gt;&lt;keyword&gt;Aged&lt;/keyword&gt;&lt;keyword&gt;Male&lt;/keyword&gt;&lt;keyword&gt;Retrospective Studies&lt;/keyword&gt;&lt;keyword&gt;Axillary Artery&lt;/keyword&gt;&lt;keyword&gt;Boston/epidemiology&lt;/keyword&gt;&lt;keyword&gt;Prosthesis Implantation/methods&lt;/keyword&gt;&lt;keyword&gt;Heart-Assist Devices&lt;/keyword&gt;&lt;keyword&gt;Mobility Limitation&lt;/keyword&gt;&lt;keyword&gt;Shock, Cardiogenic/ mortality/ therapy&lt;/keyword&gt;&lt;/keywords&gt;&lt;dates&gt;&lt;year&gt;2018&lt;/year&gt;&lt;pub-dates&gt;&lt;date&gt;Apr 2018&lt;/date&gt;&lt;/pub-dates&gt;&lt;/dates&gt;&lt;isbn&gt;1724-6040 (Electronic) 0391-3988 (Linking)&lt;/isbn&gt;&lt;urls&gt;&lt;/urls&gt;&lt;electronic-resource-num&gt;10.1177/0391398817752575&lt;/electronic-resource-num&gt;&lt;research-notes&gt;Esposito, Michele L&amp;#xD;Jablonski, Janelle&amp;#xD;Kras, Allison&amp;#xD;Krasney, Sara&amp;#xD;Kapur, Navin K&amp;#xD;United States&amp;#xD;The International journal of artificial organs&amp;#xD;Int J Artif Organs. 2018 Apr;41(4):236-239. doi: 10.1177/0391398817752575. Epub 2018 Feb 20.&amp;#xD;&amp;#xD;The following values have no corresponding Zotero field:&amp;#xD;auth-address: The CardioVascular Center, Tufts Medical Center, Boston, MA, USA.&amp;#xD;edition: 2018/04/12&amp;#xD;accession-num: 29637832&amp;#xD;remote-database-provider: NLM&lt;/research-notes&gt;&lt;language&gt;eng&lt;/language&gt;&lt;/record&gt;&lt;/Cite&gt;&lt;/EndNote&gt;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7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8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F1AD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9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6436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7%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4022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3A68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13BAD8FE" w14:textId="77777777" w:rsidTr="00403DD3">
        <w:trPr>
          <w:trHeight w:val="300"/>
        </w:trPr>
        <w:tc>
          <w:tcPr>
            <w:tcW w:w="2712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center"/>
            <w:hideMark/>
          </w:tcPr>
          <w:p w14:paraId="4BD0E12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oft Outcomes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975D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BBF6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52C331F1" w14:textId="77777777" w:rsidTr="00403DD3">
        <w:trPr>
          <w:trHeight w:val="300"/>
        </w:trPr>
        <w:tc>
          <w:tcPr>
            <w:tcW w:w="2712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223447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6-month mortality</w:t>
            </w:r>
          </w:p>
        </w:tc>
        <w:tc>
          <w:tcPr>
            <w:tcW w:w="228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1E05776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</w:tr>
      <w:tr w:rsidR="00E35270" w:rsidRPr="00E35270" w14:paraId="6317B4FF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FD4E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76658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22935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 (%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B1E2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%)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0F58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CP (%)</w:t>
            </w:r>
          </w:p>
        </w:tc>
      </w:tr>
      <w:tr w:rsidR="00E35270" w:rsidRPr="00E35270" w14:paraId="4A5CC96A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7982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Ouweneel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PdXdlbmVlbDwvQXV0aG9yPjxZZWFyPjIwMTk8L1llYXI+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PdXdlbmVlbDwvQXV0aG9yPjxZZWFyPjIwMTk8L1llYXI+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3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8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4806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12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FF69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0%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4F28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%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7EFF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1,50%</w:t>
            </w:r>
          </w:p>
        </w:tc>
      </w:tr>
      <w:tr w:rsidR="00E35270" w:rsidRPr="00E35270" w14:paraId="7A06CFD0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7D1D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Hazard ratio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9A88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410B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reference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176F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46(0,21-1,00)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D0C8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84 (0,51-1,39)</w:t>
            </w:r>
          </w:p>
        </w:tc>
      </w:tr>
      <w:tr w:rsidR="00E35270" w:rsidRPr="00E35270" w14:paraId="4135D996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F5BE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561BD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7D0D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%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4977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44AC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</w:tr>
      <w:tr w:rsidR="00E35270" w:rsidRPr="00E35270" w14:paraId="349FEAEB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91DF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E873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5E23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2,8%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4D37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0600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E35270" w:rsidRPr="00E35270" w14:paraId="61358369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40A1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3201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2099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0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792E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0%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C14C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E35270" w:rsidRPr="00E35270" w14:paraId="6496540A" w14:textId="77777777" w:rsidTr="00403DD3">
        <w:trPr>
          <w:trHeight w:val="300"/>
        </w:trPr>
        <w:tc>
          <w:tcPr>
            <w:tcW w:w="2712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5CFF35A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6-month survival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B023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0E60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27723347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3033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3FFB7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E3EE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%)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0BCE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BA33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4B2CF1B1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5F5A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Chung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DA66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50FF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0,0%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13A3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3032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7D91DD4F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0FD2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D741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D6B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1,0%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D08B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36E0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102ED6E3" w14:textId="77777777" w:rsidTr="00403DD3">
        <w:trPr>
          <w:trHeight w:val="300"/>
        </w:trPr>
        <w:tc>
          <w:tcPr>
            <w:tcW w:w="2712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5FE411D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1-year mortality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C4AF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540A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74E4DCE8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6721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84D6D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31FBB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%)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3B6D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A11A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37C82826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B9FE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3137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E002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2,8%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8252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5BB8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37AB8127" w14:textId="77777777" w:rsidTr="00403DD3">
        <w:trPr>
          <w:trHeight w:val="300"/>
        </w:trPr>
        <w:tc>
          <w:tcPr>
            <w:tcW w:w="363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noWrap/>
            <w:vAlign w:val="center"/>
            <w:hideMark/>
          </w:tcPr>
          <w:p w14:paraId="14B9082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1-year survival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BA66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5EDB0020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696C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5403F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8541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pts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E2BB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05BB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29018DA3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0AF8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Davi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3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9C69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9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3BFA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5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9C6A1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2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F014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183D7959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3759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Chung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213D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0FD7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4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8CBE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4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3E2B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5FC0C3D7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5104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nhardt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2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DDEB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6D0E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2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9ECE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4,5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1A3A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54E14558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5FE7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F587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1D38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BCE0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5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B895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7E655871" w14:textId="77777777" w:rsidTr="00403DD3">
        <w:trPr>
          <w:trHeight w:val="300"/>
        </w:trPr>
        <w:tc>
          <w:tcPr>
            <w:tcW w:w="2712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612E204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2-year mortality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91F6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79E6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145EA276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EE4A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lastRenderedPageBreak/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95DED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1A1B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%)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690C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CCFD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429160EB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B3F3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408B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F9DD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2,8%</w:t>
            </w:r>
          </w:p>
        </w:tc>
        <w:tc>
          <w:tcPr>
            <w:tcW w:w="9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6110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7F29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2DE81416" w14:textId="77777777" w:rsidTr="00403DD3">
        <w:trPr>
          <w:trHeight w:val="300"/>
        </w:trPr>
        <w:tc>
          <w:tcPr>
            <w:tcW w:w="363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5E3FF2B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Death on Impella support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EF3B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74CEFB57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765B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E5C92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3262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pts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A799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8234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68E17FF6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D25A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9500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3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0F64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445A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1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FEA6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2E1E7E0E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6DFD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Hall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8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8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58B3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8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B074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9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365D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3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6DFA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147A8ECF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6B30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E17F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B0A9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2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2403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0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62D0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2A1D8957" w14:textId="77777777" w:rsidTr="00403DD3">
        <w:trPr>
          <w:trHeight w:val="300"/>
        </w:trPr>
        <w:tc>
          <w:tcPr>
            <w:tcW w:w="363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3CC55B4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urvival to Impella 5.0 explant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AFEC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3305483E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A8F1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C15AC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5295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pts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FB14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1570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24B9B4F3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1470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Davi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3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F46A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9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5CCB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C02E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5,80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7C05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05997168" w14:textId="77777777" w:rsidTr="00403DD3">
        <w:trPr>
          <w:trHeight w:val="300"/>
        </w:trPr>
        <w:tc>
          <w:tcPr>
            <w:tcW w:w="5000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35F99B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Total LOS</w:t>
            </w:r>
          </w:p>
        </w:tc>
      </w:tr>
      <w:tr w:rsidR="00E35270" w:rsidRPr="00E35270" w14:paraId="36E888A2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0476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E0CD4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F1A5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days ± SD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1272B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in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C8B58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ax</w:t>
            </w:r>
          </w:p>
        </w:tc>
      </w:tr>
      <w:tr w:rsidR="00E35270" w:rsidRPr="00E35270" w14:paraId="3C2FAC12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E761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5E00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0F7F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7±84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57CC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07AB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38</w:t>
            </w:r>
          </w:p>
        </w:tc>
      </w:tr>
      <w:tr w:rsidR="00E35270" w:rsidRPr="00E35270" w14:paraId="185BE141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90B3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Davi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3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07E0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9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E75E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5±17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D153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324E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E35270" w:rsidRPr="00E35270" w14:paraId="1B777771" w14:textId="77777777" w:rsidTr="00403DD3">
        <w:trPr>
          <w:trHeight w:val="300"/>
        </w:trPr>
        <w:tc>
          <w:tcPr>
            <w:tcW w:w="5000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noWrap/>
            <w:vAlign w:val="center"/>
            <w:hideMark/>
          </w:tcPr>
          <w:p w14:paraId="17DD2F9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ICU LOS [</w:t>
            </w:r>
            <w:proofErr w:type="spellStart"/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lenght</w:t>
            </w:r>
            <w:proofErr w:type="spellEnd"/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 xml:space="preserve"> of Stay]</w:t>
            </w:r>
          </w:p>
        </w:tc>
      </w:tr>
      <w:tr w:rsidR="00E35270" w:rsidRPr="00E35270" w14:paraId="164DFAA6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DFDB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6C5E1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303D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days ± SD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97BE8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in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741B7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ax</w:t>
            </w:r>
          </w:p>
        </w:tc>
      </w:tr>
      <w:tr w:rsidR="00E35270" w:rsidRPr="00E35270" w14:paraId="2B196916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56D0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54EC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C3E4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6±16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EDC2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179C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8</w:t>
            </w:r>
          </w:p>
        </w:tc>
      </w:tr>
      <w:tr w:rsidR="00E35270" w:rsidRPr="00E35270" w14:paraId="624AD0E7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147C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Davi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3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AC45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9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B999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±20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0417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B9B8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E35270" w:rsidRPr="00E35270" w14:paraId="3D988A0D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D0A9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Schibilsky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0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CAA3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B960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7DA1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3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6AA1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2</w:t>
            </w:r>
          </w:p>
        </w:tc>
      </w:tr>
      <w:tr w:rsidR="00E35270" w:rsidRPr="00E35270" w14:paraId="302BCA86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4F01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A596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471C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0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CA87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7D5A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2</w:t>
            </w:r>
          </w:p>
        </w:tc>
      </w:tr>
      <w:tr w:rsidR="00E35270" w:rsidRPr="00E35270" w14:paraId="7AFC9125" w14:textId="77777777" w:rsidTr="00403DD3">
        <w:trPr>
          <w:trHeight w:val="300"/>
        </w:trPr>
        <w:tc>
          <w:tcPr>
            <w:tcW w:w="363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1B05374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 xml:space="preserve">Death 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61B9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75E8D570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921D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750B0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3F88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pts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26B1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2808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3D5AAA0E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11E3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lastRenderedPageBreak/>
              <w:t xml:space="preserve">Boll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4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075C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21DD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0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EC5B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0,90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337A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4D16B200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AB14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ansal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1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EE01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84F5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7924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9,20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4261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1381F346" w14:textId="77777777" w:rsidTr="00403DD3">
        <w:trPr>
          <w:trHeight w:val="300"/>
        </w:trPr>
        <w:tc>
          <w:tcPr>
            <w:tcW w:w="363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7AB77BE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Survival to last follow-up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8EE7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</w:tr>
      <w:tr w:rsidR="00E35270" w:rsidRPr="00E35270" w14:paraId="783F3D45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E916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FC24F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39D0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pts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B17E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0483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75335E80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E715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nhardt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2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FA27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8E3C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9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84C9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6,4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F5F9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0D3FC5CC" w14:textId="77777777" w:rsidTr="00403DD3">
        <w:trPr>
          <w:trHeight w:val="300"/>
        </w:trPr>
        <w:tc>
          <w:tcPr>
            <w:tcW w:w="363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4EBD403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6-hour survival</w:t>
            </w:r>
          </w:p>
        </w:tc>
        <w:tc>
          <w:tcPr>
            <w:tcW w:w="136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4D56928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</w:tr>
      <w:tr w:rsidR="00E35270" w:rsidRPr="00E35270" w14:paraId="0C3CF47C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3CF8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8DD65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3E4E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 pts. (%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2297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pts. (%)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DC49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-value</w:t>
            </w:r>
          </w:p>
        </w:tc>
      </w:tr>
      <w:tr w:rsidR="00E35270" w:rsidRPr="00E35270" w14:paraId="6A815735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C020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1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69D3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AE6B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0 (80%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1746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 (100%)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BC50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p=0,146</w:t>
            </w:r>
          </w:p>
        </w:tc>
      </w:tr>
      <w:tr w:rsidR="00E35270" w:rsidRPr="00E35270" w14:paraId="1B07CEFB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B6DA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ACB5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734C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F7E6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9 (98%)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1B27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E35270" w:rsidRPr="00E35270" w14:paraId="665DA340" w14:textId="77777777" w:rsidTr="00403DD3">
        <w:trPr>
          <w:trHeight w:val="300"/>
        </w:trPr>
        <w:tc>
          <w:tcPr>
            <w:tcW w:w="363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159C279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24-hour survival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6718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51F97248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CC75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87F61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8FE5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pts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2209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99B5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546F18FA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222E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1BD3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5349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800%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F222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5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E0CD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2B2559BE" w14:textId="77777777" w:rsidTr="00403DD3">
        <w:trPr>
          <w:trHeight w:val="300"/>
        </w:trPr>
        <w:tc>
          <w:tcPr>
            <w:tcW w:w="5000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451E015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48-hour survival</w:t>
            </w:r>
          </w:p>
        </w:tc>
      </w:tr>
      <w:tr w:rsidR="00E35270" w:rsidRPr="00E35270" w14:paraId="61D941B2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0954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9BBB0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2ED8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 pts. (%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E78B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pts. (%)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9817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-value</w:t>
            </w:r>
          </w:p>
        </w:tc>
      </w:tr>
      <w:tr w:rsidR="00E35270" w:rsidRPr="00E35270" w14:paraId="359FAC47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A26B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1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C77F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3737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 (56%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12DD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 (89%)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85EF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</w:tr>
      <w:tr w:rsidR="00E35270" w:rsidRPr="00E35270" w14:paraId="00C58D91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1006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9841E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4613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2DE0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pts. (%)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C012B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E35270" w:rsidRPr="00E35270" w14:paraId="43D0D358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496F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070C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3489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417C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7 (93%)</w:t>
            </w:r>
          </w:p>
        </w:tc>
        <w:tc>
          <w:tcPr>
            <w:tcW w:w="136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1081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E35270" w:rsidRPr="00E35270" w14:paraId="0C64BF42" w14:textId="77777777" w:rsidTr="00403DD3">
        <w:trPr>
          <w:trHeight w:val="300"/>
        </w:trPr>
        <w:tc>
          <w:tcPr>
            <w:tcW w:w="363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3D48A12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Death during follow-up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B01E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731002DC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9ED4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E01C92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5093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pts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E9C2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A627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79D051A5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AA26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4A28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C0AD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8558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2,9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63F8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074AF5EF" w14:textId="77777777" w:rsidTr="00403DD3">
        <w:trPr>
          <w:trHeight w:val="300"/>
        </w:trPr>
        <w:tc>
          <w:tcPr>
            <w:tcW w:w="363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47D90FD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Death after weaning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1905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6571F574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9786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1D42E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BEA2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pts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21B3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B6A19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71EC1C10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2621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toglio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5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91AD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77CD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C98D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3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1844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52AA3C34" w14:textId="77777777" w:rsidTr="00403DD3">
        <w:trPr>
          <w:trHeight w:val="300"/>
        </w:trPr>
        <w:tc>
          <w:tcPr>
            <w:tcW w:w="363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9FD793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urvival to ICU return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FFFE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69039999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4828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lastRenderedPageBreak/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A1A8D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690AC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pts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91784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7CE57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4EA3C2CF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8730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285D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5C4A8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606F1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5484F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15D76B92" w14:textId="77777777" w:rsidTr="00403DD3">
        <w:trPr>
          <w:trHeight w:val="300"/>
        </w:trPr>
        <w:tc>
          <w:tcPr>
            <w:tcW w:w="3631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7B755D4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ortality at ICU discharge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97EEE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28361E59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6843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4B63C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FF123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 (pts)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27A6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E54C0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</w:tr>
      <w:tr w:rsidR="00E35270" w:rsidRPr="00E35270" w14:paraId="3FD0870D" w14:textId="77777777" w:rsidTr="00403DD3">
        <w:trPr>
          <w:trHeight w:val="300"/>
        </w:trPr>
        <w:tc>
          <w:tcPr>
            <w:tcW w:w="92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6F29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E35270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59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50516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0F75A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7</w:t>
            </w:r>
          </w:p>
        </w:tc>
        <w:tc>
          <w:tcPr>
            <w:tcW w:w="9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E3A25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E35270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3%</w:t>
            </w:r>
          </w:p>
        </w:tc>
        <w:tc>
          <w:tcPr>
            <w:tcW w:w="13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9806D" w14:textId="77777777" w:rsidR="00E35270" w:rsidRPr="00E35270" w:rsidRDefault="00E35270" w:rsidP="00E35270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</w:tr>
    </w:tbl>
    <w:p w14:paraId="3DD9D311" w14:textId="77777777" w:rsidR="00E35270" w:rsidRPr="00E35270" w:rsidRDefault="00E35270" w:rsidP="00E35270">
      <w:pPr>
        <w:spacing w:after="0" w:line="480" w:lineRule="auto"/>
        <w:rPr>
          <w:rFonts w:ascii="Arial" w:eastAsia="Times New Roman" w:hAnsi="Arial" w:cs="Arial"/>
          <w:sz w:val="18"/>
          <w:szCs w:val="18"/>
          <w:lang w:val="it-IT" w:eastAsia="it-IT"/>
        </w:rPr>
      </w:pPr>
    </w:p>
    <w:p w14:paraId="688308BE" w14:textId="77777777" w:rsidR="00E35270" w:rsidRPr="00E35270" w:rsidRDefault="00E35270" w:rsidP="00E35270">
      <w:pPr>
        <w:spacing w:after="0" w:line="360" w:lineRule="auto"/>
        <w:jc w:val="both"/>
        <w:rPr>
          <w:rFonts w:ascii="Arial" w:eastAsia="Times New Roman" w:hAnsi="Arial" w:cs="Arial"/>
          <w:b/>
          <w:bCs/>
          <w:szCs w:val="24"/>
          <w:lang w:val="it-IT" w:eastAsia="it-IT"/>
        </w:rPr>
      </w:pPr>
      <w:r w:rsidRPr="00E35270">
        <w:rPr>
          <w:rFonts w:ascii="Arial" w:eastAsia="Times New Roman" w:hAnsi="Arial" w:cs="Arial"/>
          <w:b/>
          <w:bCs/>
          <w:i/>
          <w:iCs/>
          <w:lang w:val="en-US" w:eastAsia="it-IT"/>
        </w:rPr>
        <w:br w:type="page"/>
      </w:r>
    </w:p>
    <w:p w14:paraId="1D99719E" w14:textId="77777777" w:rsidR="009A55B6" w:rsidRDefault="009A55B6"/>
    <w:sectPr w:rsidR="009A55B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35270"/>
    <w:rsid w:val="009A55B6"/>
    <w:rsid w:val="00E35270"/>
    <w:rsid w:val="00ED31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40E864"/>
  <w15:chartTrackingRefBased/>
  <w15:docId w15:val="{77A5B435-EEB9-4C17-A3A9-E22752EF84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2354</Words>
  <Characters>13422</Characters>
  <Application>Microsoft Office Word</Application>
  <DocSecurity>0</DocSecurity>
  <Lines>111</Lines>
  <Paragraphs>31</Paragraphs>
  <ScaleCrop>false</ScaleCrop>
  <Company/>
  <LinksUpToDate>false</LinksUpToDate>
  <CharactersWithSpaces>157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lie Neill</dc:creator>
  <cp:keywords/>
  <dc:description/>
  <cp:lastModifiedBy>Jolie Neill</cp:lastModifiedBy>
  <cp:revision>1</cp:revision>
  <dcterms:created xsi:type="dcterms:W3CDTF">2021-09-16T13:59:00Z</dcterms:created>
  <dcterms:modified xsi:type="dcterms:W3CDTF">2021-09-16T14:00:00Z</dcterms:modified>
</cp:coreProperties>
</file>